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</w:t>
      </w:r>
      <w:bookmarkStart w:id="0" w:name="_GoBack"/>
      <w:bookmarkEnd w:id="0"/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>RJ)</w:t>
      </w:r>
    </w:p>
    <w:p w:rsidR="00F61467" w:rsidRPr="00F85552" w:rsidRDefault="00F61467" w:rsidP="00F6146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吉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5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川・西村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澤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山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79157B" w:rsidRPr="0079157B">
        <w:rPr>
          <w:rFonts w:ascii="Times New Roman" w:hAnsi="Times New Roman" w:cs="Times New Roman"/>
          <w:sz w:val="24"/>
          <w:szCs w:val="24"/>
        </w:rPr>
        <w:t>澤村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F61467" w:rsidRPr="00F85552" w:rsidRDefault="00F61467" w:rsidP="00F6146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KZ5JEYvA","properties":{"formattedCitation":"\\uc0\\u65288{}\\uc0\\u21513{}\\uc0\\u30000{} 2005; \\uc0\\u23567{}\\uc0\\u24029{}\\uc0\\u12539{}\\uc0\\u35199{}\\uc0\\u26449{} 2008; \\uc0\\u23567{}\\uc0\\u28580{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吉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5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川・西村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澤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山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79157B" w:rsidRPr="0079157B">
        <w:rPr>
          <w:rFonts w:ascii="Times New Roman" w:hAnsi="Times New Roman" w:cs="Times New Roman"/>
          <w:sz w:val="24"/>
          <w:szCs w:val="24"/>
        </w:rPr>
        <w:t>澤村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72392" w:rsidRDefault="0072772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 et al. 2021; Sifuna &amp; Sawamura 2010; Sifuna et al. 2015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 xml:space="preserve">King 2000; Kitamura 2007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kaue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21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&amp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wamur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2010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15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F200A" w:rsidRDefault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BF200A" w:rsidRPr="00F85552" w:rsidRDefault="00BF200A" w:rsidP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cXPVB5Rb","properties":{"formattedCitation":"\\uc0\\u65288{}King 2000; Kitamura 2007; Sakaue et al. 2021; Sifuna &amp; Sawamura 2010; Sifuna et al. 2015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 xml:space="preserve">King 2000; Kitamura 2007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kaue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21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&amp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wamur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2010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15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F200A" w:rsidRPr="00F85552" w:rsidRDefault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>2005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吉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5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澤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川・西村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吉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5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川・西村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小澤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山田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79157B" w:rsidRPr="0079157B">
        <w:rPr>
          <w:rFonts w:ascii="Times New Roman" w:hAnsi="Times New Roman" w:cs="Times New Roman"/>
          <w:sz w:val="24"/>
          <w:szCs w:val="24"/>
        </w:rPr>
        <w:t>澤村ほ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 xml:space="preserve">King 2000; Kitamura 2007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kaue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21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&amp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awamur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2010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Sifuna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et al. 2015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1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西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西川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1989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（山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やましたしょういち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versi</w:instrText>
      </w:r>
      <w:r w:rsidR="0079157B">
        <w:rPr>
          <w:rFonts w:ascii="Times New Roman" w:eastAsia="ＭＳ 明朝" w:hAnsi="Times New Roman" w:cs="Times New Roman"/>
          <w:sz w:val="24"/>
          <w:szCs w:val="24"/>
        </w:rPr>
        <w:instrText>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language":"en-UK","note":"publisher: The Japan Society for International Development","page":"49-62","title":"Development studies education in universities in the new millennium: a United Kingdom perspective","volume":"9","author":[{"family":"Thoburn","given":"John T"}],"issu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ed":{"date-parts":[["2000"]]},"citation-key":"thoburn2000"}},{"id":5191,"uris":["http://zotero.org/users/2816249/items/BNE2CUYK"],"itemData":{"id":5191,"type":"webpage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</w:instrText>
      </w:r>
      <w:r w:rsidR="0079157B">
        <w:rPr>
          <w:rFonts w:ascii="Times New Roman" w:eastAsia="ＭＳ 明朝" w:hAnsi="Times New Roman" w:cs="Times New Roman"/>
          <w:sz w:val="24"/>
          <w:szCs w:val="24"/>
        </w:rPr>
        <w:instrText xml:space="preserve">"id":5192,"uri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山下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79157B" w:rsidRPr="0079157B">
        <w:rPr>
          <w:rFonts w:ascii="Times New Roman" w:hAnsi="Times New Roman" w:cs="Times New Roman"/>
          <w:sz w:val="24"/>
          <w:szCs w:val="24"/>
        </w:rPr>
        <w:t>国際協力銀行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1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a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栗本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6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 xml:space="preserve">Koizumi 2005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Malkki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2001; Hartigan 2015; </w:t>
      </w:r>
      <w:proofErr w:type="spellStart"/>
      <w:r w:rsidR="0079157B" w:rsidRPr="0079157B">
        <w:rPr>
          <w:rFonts w:ascii="Calibri" w:hAnsi="Calibri" w:cs="Calibri"/>
          <w:sz w:val="24"/>
          <w:szCs w:val="24"/>
        </w:rPr>
        <w:t>Daston</w:t>
      </w:r>
      <w:proofErr w:type="spellEnd"/>
      <w:r w:rsidR="0079157B" w:rsidRPr="0079157B">
        <w:rPr>
          <w:rFonts w:ascii="Calibri" w:hAnsi="Calibri" w:cs="Calibri"/>
          <w:sz w:val="24"/>
          <w:szCs w:val="24"/>
        </w:rPr>
        <w:t xml:space="preserve"> 2004; United Nations 2017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},{"id":5196,"uris":["http://zotero.org/users/2816249/items/CEVEITNC"],"itemData":{"id":5196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栗本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; </w:t>
      </w:r>
      <w:r w:rsidR="0079157B" w:rsidRPr="0079157B">
        <w:rPr>
          <w:rFonts w:ascii="Times New Roman" w:hAnsi="Times New Roman" w:cs="Times New Roman"/>
          <w:sz w:val="24"/>
          <w:szCs w:val="24"/>
        </w:rPr>
        <w:t>ヒベイロ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7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79157B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稲場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1; </w:t>
      </w:r>
      <w:r w:rsidR="0079157B" w:rsidRPr="0079157B">
        <w:rPr>
          <w:rFonts w:ascii="Times New Roman" w:hAnsi="Times New Roman" w:cs="Times New Roman"/>
          <w:sz w:val="24"/>
          <w:szCs w:val="24"/>
        </w:rPr>
        <w:t>ギアツ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2; </w:t>
      </w:r>
      <w:r w:rsidR="0079157B" w:rsidRPr="0079157B">
        <w:rPr>
          <w:rFonts w:ascii="Times New Roman" w:hAnsi="Times New Roman" w:cs="Times New Roman"/>
          <w:sz w:val="24"/>
          <w:szCs w:val="24"/>
        </w:rPr>
        <w:t>環境省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3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\\uc0\\u65288{}\\uc0\\u26647{}\\uc0\\u26412{} 2008:65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,"locator":"65","label":"page"}],"sch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栗本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8:65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YGrFxRk","properties":{"formattedCitation":"\\uc0\\u65288{}2008:65-66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8:65-66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,"locator":"65-66","label":"page","suppress-author":true}],"schem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>2008:65-66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Koizumi 2005;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Koizumi 2005; </w:t>
      </w:r>
      <w:r w:rsidR="0079157B" w:rsidRPr="0079157B">
        <w:rPr>
          <w:rFonts w:ascii="Times New Roman" w:hAnsi="Times New Roman" w:cs="Times New Roman"/>
          <w:sz w:val="24"/>
          <w:szCs w:val="24"/>
        </w:rPr>
        <w:t>ヒベイロ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7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a"}},{"id":5195,"uris":["http://zotero.org/users/2816249/items/5KXUCVRF"],"itemData":{"id":5195,"type":"chapter","container-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a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（栗本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06; 2008</w:t>
      </w:r>
      <w:r w:rsidR="0079157B" w:rsidRPr="0079157B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08HgZUk","properties":{"formattedCitation":"\\uc0\\u65288{}Koizumi 2005:3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3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>Koizumi 2005:3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1-2\\uc0\\u65289{}","plainCitation":"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1-2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157B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</w:instrText>
      </w:r>
      <w:r w:rsidR="0079157B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79157B" w:rsidRPr="0079157B">
        <w:rPr>
          <w:rFonts w:ascii="Calibri" w:hAnsi="Calibri" w:cs="Calibri"/>
          <w:sz w:val="24"/>
          <w:szCs w:val="24"/>
        </w:rPr>
        <w:t>（</w:t>
      </w:r>
      <w:r w:rsidR="0079157B" w:rsidRPr="0079157B">
        <w:rPr>
          <w:rFonts w:ascii="Calibri" w:hAnsi="Calibri" w:cs="Calibri"/>
          <w:sz w:val="24"/>
          <w:szCs w:val="24"/>
        </w:rPr>
        <w:t>Koizumi 2005:1-2</w:t>
      </w:r>
      <w:r w:rsidR="0079157B" w:rsidRPr="0079157B">
        <w:rPr>
          <w:rFonts w:ascii="Calibri" w:hAnsi="Calibri" w:cs="Calibri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79157B" w:rsidRPr="0079157B" w:rsidRDefault="005604B0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79157B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79157B" w:rsidRPr="0079157B">
        <w:rPr>
          <w:rFonts w:ascii="Times New Roman" w:hAnsi="Times New Roman" w:cs="Times New Roman"/>
          <w:sz w:val="24"/>
          <w:szCs w:val="24"/>
        </w:rPr>
        <w:t>稲場圭信</w:t>
      </w:r>
      <w:r w:rsidR="0079157B" w:rsidRPr="0079157B">
        <w:rPr>
          <w:rFonts w:ascii="Times New Roman" w:hAnsi="Times New Roman" w:cs="Times New Roman"/>
          <w:sz w:val="24"/>
          <w:szCs w:val="24"/>
        </w:rPr>
        <w:t xml:space="preserve"> 2011</w:t>
      </w:r>
      <w:r w:rsidR="0079157B" w:rsidRPr="0079157B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8</w:t>
      </w:r>
      <w:r w:rsidRPr="0079157B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79157B">
        <w:rPr>
          <w:rFonts w:ascii="Times New Roman" w:hAnsi="Times New Roman" w:cs="Times New Roman"/>
          <w:sz w:val="24"/>
          <w:szCs w:val="24"/>
        </w:rPr>
        <w:t xml:space="preserve"> ―</w:t>
      </w:r>
      <w:r w:rsidRPr="0079157B">
        <w:rPr>
          <w:rFonts w:ascii="Times New Roman" w:hAnsi="Times New Roman" w:cs="Times New Roman"/>
          <w:sz w:val="24"/>
          <w:szCs w:val="24"/>
        </w:rPr>
        <w:t>』学文社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8</w:t>
      </w:r>
      <w:r w:rsidRPr="0079157B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79157B">
        <w:rPr>
          <w:rFonts w:ascii="Times New Roman" w:hAnsi="Times New Roman" w:cs="Times New Roman"/>
          <w:sz w:val="24"/>
          <w:szCs w:val="24"/>
        </w:rPr>
        <w:t xml:space="preserve"> : </w:t>
      </w:r>
      <w:r w:rsidRPr="0079157B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79157B">
        <w:rPr>
          <w:rFonts w:ascii="Times New Roman" w:hAnsi="Times New Roman" w:cs="Times New Roman"/>
          <w:sz w:val="24"/>
          <w:szCs w:val="24"/>
        </w:rPr>
        <w:t>3:11-16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lastRenderedPageBreak/>
        <w:t>環境省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13</w:t>
      </w:r>
      <w:r w:rsidRPr="0079157B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平成</w:t>
      </w:r>
      <w:r w:rsidRPr="0079157B">
        <w:rPr>
          <w:rFonts w:ascii="Times New Roman" w:hAnsi="Times New Roman" w:cs="Times New Roman"/>
          <w:sz w:val="24"/>
          <w:szCs w:val="24"/>
        </w:rPr>
        <w:t xml:space="preserve"> 25 </w:t>
      </w:r>
      <w:r w:rsidRPr="0079157B">
        <w:rPr>
          <w:rFonts w:ascii="Times New Roman" w:hAnsi="Times New Roman" w:cs="Times New Roman"/>
          <w:sz w:val="24"/>
          <w:szCs w:val="24"/>
        </w:rPr>
        <w:t>年版」</w:t>
      </w:r>
      <w:r w:rsidRPr="0079157B">
        <w:rPr>
          <w:rFonts w:ascii="Times New Roman" w:hAnsi="Times New Roman" w:cs="Times New Roman"/>
          <w:sz w:val="24"/>
          <w:szCs w:val="24"/>
        </w:rPr>
        <w:t>http://www.env.go.jp/policy/hakusyo/h25/index.html</w:t>
      </w:r>
      <w:r w:rsidRPr="0079157B">
        <w:rPr>
          <w:rFonts w:ascii="Times New Roman" w:hAnsi="Times New Roman" w:cs="Times New Roman"/>
          <w:sz w:val="24"/>
          <w:szCs w:val="24"/>
        </w:rPr>
        <w:t>（</w:t>
      </w:r>
      <w:r w:rsidRPr="0079157B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79157B">
        <w:rPr>
          <w:rFonts w:ascii="Times New Roman" w:hAnsi="Times New Roman" w:cs="Times New Roman"/>
          <w:sz w:val="24"/>
          <w:szCs w:val="24"/>
        </w:rPr>
        <w:t>アクセス）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ギアツクリフォード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2</w:t>
      </w:r>
      <w:r w:rsidRPr="0079157B">
        <w:rPr>
          <w:rFonts w:ascii="Times New Roman" w:hAnsi="Times New Roman" w:cs="Times New Roman"/>
          <w:sz w:val="24"/>
          <w:szCs w:val="24"/>
        </w:rPr>
        <w:t>『解釈人類学と反</w:t>
      </w:r>
      <w:r w:rsidRPr="0079157B">
        <w:rPr>
          <w:rFonts w:ascii="Times New Roman" w:hAnsi="Times New Roman" w:cs="Times New Roman"/>
          <w:sz w:val="24"/>
          <w:szCs w:val="24"/>
        </w:rPr>
        <w:t>=</w:t>
      </w:r>
      <w:r w:rsidRPr="0079157B">
        <w:rPr>
          <w:rFonts w:ascii="Times New Roman" w:hAnsi="Times New Roman" w:cs="Times New Roman"/>
          <w:sz w:val="24"/>
          <w:szCs w:val="24"/>
        </w:rPr>
        <w:t>反相対主義』小泉潤二編訳、みすず書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房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栗本英世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6</w:t>
      </w:r>
      <w:r w:rsidRPr="0079157B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79157B">
        <w:rPr>
          <w:rFonts w:ascii="Times New Roman" w:hAnsi="Times New Roman" w:cs="Times New Roman"/>
          <w:sz w:val="24"/>
          <w:szCs w:val="24"/>
        </w:rPr>
        <w:t>54(4):77-92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栗本英世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8</w:t>
      </w:r>
      <w:r w:rsidRPr="0079157B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内戦</w:t>
      </w:r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r w:rsidRPr="0079157B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79157B">
        <w:rPr>
          <w:rFonts w:ascii="Times New Roman" w:hAnsi="Times New Roman" w:cs="Times New Roman"/>
          <w:sz w:val="24"/>
          <w:szCs w:val="24"/>
        </w:rPr>
        <w:t>pp. 45-69</w:t>
      </w:r>
      <w:r w:rsidRPr="0079157B">
        <w:rPr>
          <w:rFonts w:ascii="Times New Roman" w:hAnsi="Times New Roman" w:cs="Times New Roman"/>
          <w:sz w:val="24"/>
          <w:szCs w:val="24"/>
        </w:rPr>
        <w:t>、人文書院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国際協力銀行</w:t>
      </w:r>
      <w:r w:rsidRPr="0079157B">
        <w:rPr>
          <w:rFonts w:ascii="Times New Roman" w:hAnsi="Times New Roman" w:cs="Times New Roman"/>
          <w:sz w:val="24"/>
          <w:szCs w:val="24"/>
        </w:rPr>
        <w:t xml:space="preserve"> 1999</w:t>
      </w:r>
      <w:r w:rsidRPr="0079157B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インドネシアの事例研究」国際協力銀行</w:t>
      </w:r>
      <w:r w:rsidRPr="0079157B">
        <w:rPr>
          <w:rFonts w:ascii="Times New Roman" w:hAnsi="Times New Roman" w:cs="Times New Roman"/>
          <w:sz w:val="24"/>
          <w:szCs w:val="24"/>
        </w:rPr>
        <w:t>http://www.jbic.go.jp/japanese/research/ index.html</w:t>
      </w:r>
      <w:r w:rsidRPr="0079157B">
        <w:rPr>
          <w:rFonts w:ascii="Times New Roman" w:hAnsi="Times New Roman" w:cs="Times New Roman"/>
          <w:sz w:val="24"/>
          <w:szCs w:val="24"/>
        </w:rPr>
        <w:t>（</w:t>
      </w:r>
      <w:r w:rsidRPr="0079157B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79157B">
        <w:rPr>
          <w:rFonts w:ascii="Times New Roman" w:hAnsi="Times New Roman" w:cs="Times New Roman"/>
          <w:sz w:val="24"/>
          <w:szCs w:val="24"/>
        </w:rPr>
        <w:t>アクセス）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10</w:t>
      </w:r>
      <w:r w:rsidRPr="0079157B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79157B">
        <w:rPr>
          <w:rFonts w:ascii="Times New Roman" w:hAnsi="Times New Roman" w:cs="Times New Roman"/>
          <w:sz w:val="24"/>
          <w:szCs w:val="24"/>
        </w:rPr>
        <w:t xml:space="preserve">&lt; </w:t>
      </w:r>
      <w:r w:rsidRPr="0079157B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79157B">
        <w:rPr>
          <w:rFonts w:ascii="Times New Roman" w:hAnsi="Times New Roman" w:cs="Times New Roman"/>
          <w:sz w:val="24"/>
          <w:szCs w:val="24"/>
        </w:rPr>
        <w:t xml:space="preserve">&gt; </w:t>
      </w:r>
      <w:r w:rsidRPr="0079157B">
        <w:rPr>
          <w:rFonts w:ascii="Times New Roman" w:hAnsi="Times New Roman" w:cs="Times New Roman"/>
          <w:sz w:val="24"/>
          <w:szCs w:val="24"/>
        </w:rPr>
        <w:t>の試み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79157B">
        <w:rPr>
          <w:rFonts w:ascii="Times New Roman" w:hAnsi="Times New Roman" w:cs="Times New Roman"/>
          <w:sz w:val="24"/>
          <w:szCs w:val="24"/>
        </w:rPr>
        <w:t>1:24-40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14</w:t>
      </w:r>
      <w:r w:rsidRPr="0079157B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79157B">
        <w:rPr>
          <w:rFonts w:ascii="Times New Roman" w:hAnsi="Times New Roman" w:cs="Times New Roman"/>
          <w:sz w:val="24"/>
          <w:szCs w:val="24"/>
        </w:rPr>
        <w:t>5:97-119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西川潤</w:t>
      </w:r>
      <w:r w:rsidRPr="0079157B">
        <w:rPr>
          <w:rFonts w:ascii="Times New Roman" w:hAnsi="Times New Roman" w:cs="Times New Roman"/>
          <w:sz w:val="24"/>
          <w:szCs w:val="24"/>
        </w:rPr>
        <w:t xml:space="preserve"> 1989</w:t>
      </w:r>
      <w:r w:rsidRPr="0079157B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79157B">
        <w:rPr>
          <w:rFonts w:ascii="Times New Roman" w:hAnsi="Times New Roman" w:cs="Times New Roman"/>
          <w:sz w:val="24"/>
          <w:szCs w:val="24"/>
        </w:rPr>
        <w:t>pp. 3-41</w:t>
      </w:r>
      <w:r w:rsidRPr="0079157B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ヒベイログスタボ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リンス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7</w:t>
      </w:r>
      <w:r w:rsidRPr="0079157B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79157B">
        <w:rPr>
          <w:rFonts w:ascii="Times New Roman" w:hAnsi="Times New Roman" w:cs="Times New Roman"/>
          <w:sz w:val="24"/>
          <w:szCs w:val="24"/>
        </w:rPr>
        <w:t>）</w:t>
      </w:r>
      <w:r w:rsidRPr="0079157B">
        <w:rPr>
          <w:rFonts w:ascii="Times New Roman" w:hAnsi="Times New Roman" w:cs="Times New Roman"/>
          <w:sz w:val="24"/>
          <w:szCs w:val="24"/>
        </w:rPr>
        <w:t>pp. 49-108</w:t>
      </w:r>
      <w:r w:rsidRPr="0079157B">
        <w:rPr>
          <w:rFonts w:ascii="Times New Roman" w:hAnsi="Times New Roman" w:cs="Times New Roman"/>
          <w:sz w:val="24"/>
          <w:szCs w:val="24"/>
        </w:rPr>
        <w:t>、大阪大学</w:t>
      </w:r>
      <w:r w:rsidRPr="0079157B">
        <w:rPr>
          <w:rFonts w:ascii="Times New Roman" w:hAnsi="Times New Roman" w:cs="Times New Roman"/>
          <w:sz w:val="24"/>
          <w:szCs w:val="24"/>
        </w:rPr>
        <w:t xml:space="preserve"> 21 </w:t>
      </w:r>
      <w:r w:rsidRPr="0079157B">
        <w:rPr>
          <w:rFonts w:ascii="Times New Roman" w:hAnsi="Times New Roman" w:cs="Times New Roman"/>
          <w:sz w:val="24"/>
          <w:szCs w:val="24"/>
        </w:rPr>
        <w:t>世紀</w:t>
      </w:r>
      <w:r w:rsidRPr="0079157B">
        <w:rPr>
          <w:rFonts w:ascii="Times New Roman" w:hAnsi="Times New Roman" w:cs="Times New Roman"/>
          <w:sz w:val="24"/>
          <w:szCs w:val="24"/>
        </w:rPr>
        <w:t xml:space="preserve"> COE </w:t>
      </w:r>
      <w:r w:rsidRPr="0079157B">
        <w:rPr>
          <w:rFonts w:ascii="Times New Roman" w:hAnsi="Times New Roman" w:cs="Times New Roman"/>
          <w:sz w:val="24"/>
          <w:szCs w:val="24"/>
        </w:rPr>
        <w:t>プログラム</w:t>
      </w:r>
      <w:r w:rsidRPr="0079157B">
        <w:rPr>
          <w:rFonts w:ascii="Times New Roman" w:hAnsi="Times New Roman" w:cs="Times New Roman"/>
          <w:sz w:val="24"/>
          <w:szCs w:val="24"/>
        </w:rPr>
        <w:t xml:space="preserve"> </w:t>
      </w:r>
      <w:r w:rsidRPr="0079157B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山下彰一</w:t>
      </w:r>
      <w:r w:rsidRPr="0079157B">
        <w:rPr>
          <w:rFonts w:ascii="Times New Roman" w:hAnsi="Times New Roman" w:cs="Times New Roman"/>
          <w:sz w:val="24"/>
          <w:szCs w:val="24"/>
        </w:rPr>
        <w:t xml:space="preserve"> 1999</w:t>
      </w:r>
      <w:r w:rsidRPr="0079157B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79157B">
        <w:rPr>
          <w:rFonts w:ascii="Times New Roman" w:hAnsi="Times New Roman" w:cs="Times New Roman"/>
          <w:sz w:val="24"/>
          <w:szCs w:val="24"/>
        </w:rPr>
        <w:t xml:space="preserve">: </w:t>
      </w:r>
      <w:r w:rsidRPr="0079157B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79157B">
        <w:rPr>
          <w:rFonts w:ascii="Times New Roman" w:hAnsi="Times New Roman" w:cs="Times New Roman"/>
          <w:sz w:val="24"/>
          <w:szCs w:val="24"/>
        </w:rPr>
        <w:t>8(2):1-4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山田肖子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9</w:t>
      </w:r>
      <w:r w:rsidRPr="0079157B">
        <w:rPr>
          <w:rFonts w:ascii="Times New Roman" w:hAnsi="Times New Roman" w:cs="Times New Roman"/>
          <w:sz w:val="24"/>
          <w:szCs w:val="24"/>
        </w:rPr>
        <w:t>『国際協力と学校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山田肖子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10</w:t>
      </w:r>
      <w:r w:rsidRPr="0079157B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79157B">
        <w:rPr>
          <w:rFonts w:ascii="Times New Roman" w:hAnsi="Times New Roman" w:cs="Times New Roman"/>
          <w:sz w:val="24"/>
          <w:szCs w:val="24"/>
        </w:rPr>
        <w:t>-</w:t>
      </w:r>
      <w:r w:rsidRPr="0079157B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79157B">
        <w:rPr>
          <w:rFonts w:ascii="Times New Roman" w:hAnsi="Times New Roman" w:cs="Times New Roman"/>
          <w:sz w:val="24"/>
          <w:szCs w:val="24"/>
        </w:rPr>
        <w:t>1:12-23</w:t>
      </w:r>
      <w:r w:rsidRPr="0079157B">
        <w:rPr>
          <w:rFonts w:ascii="Times New Roman" w:hAnsi="Times New Roman" w:cs="Times New Roman"/>
          <w:sz w:val="24"/>
          <w:szCs w:val="24"/>
        </w:rPr>
        <w:t>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>吉田和浩</w:t>
      </w:r>
      <w:r w:rsidRPr="0079157B">
        <w:rPr>
          <w:rFonts w:ascii="Times New Roman" w:hAnsi="Times New Roman" w:cs="Times New Roman"/>
          <w:sz w:val="24"/>
          <w:szCs w:val="24"/>
        </w:rPr>
        <w:t xml:space="preserve"> 2005</w:t>
      </w:r>
      <w:r w:rsidRPr="0079157B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79157B">
        <w:rPr>
          <w:rFonts w:ascii="Times New Roman" w:hAnsi="Times New Roman" w:cs="Times New Roman"/>
          <w:sz w:val="24"/>
          <w:szCs w:val="24"/>
        </w:rPr>
        <w:t>―</w:t>
      </w:r>
      <w:r w:rsidRPr="0079157B">
        <w:rPr>
          <w:rFonts w:ascii="Times New Roman" w:hAnsi="Times New Roman" w:cs="Times New Roman"/>
          <w:sz w:val="24"/>
          <w:szCs w:val="24"/>
        </w:rPr>
        <w:t>理論と実践』</w:t>
      </w:r>
      <w:r w:rsidRPr="0079157B">
        <w:rPr>
          <w:rFonts w:ascii="Times New Roman" w:hAnsi="Times New Roman" w:cs="Times New Roman"/>
          <w:sz w:val="24"/>
          <w:szCs w:val="24"/>
        </w:rPr>
        <w:t>pp. 121-140</w:t>
      </w:r>
      <w:r w:rsidRPr="0079157B">
        <w:rPr>
          <w:rFonts w:ascii="Times New Roman" w:hAnsi="Times New Roman" w:cs="Times New Roman"/>
          <w:sz w:val="24"/>
          <w:szCs w:val="24"/>
        </w:rPr>
        <w:t>、有斐閣。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9157B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79157B">
        <w:rPr>
          <w:rFonts w:ascii="Times New Roman" w:hAnsi="Times New Roman" w:cs="Times New Roman"/>
          <w:sz w:val="24"/>
          <w:szCs w:val="24"/>
        </w:rPr>
        <w:t xml:space="preserve">. New York: Zone Books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lastRenderedPageBreak/>
        <w:t xml:space="preserve">Hartigan, John. 2015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79157B">
        <w:rPr>
          <w:rFonts w:ascii="Times New Roman" w:hAnsi="Times New Roman" w:cs="Times New Roman"/>
          <w:sz w:val="24"/>
          <w:szCs w:val="24"/>
        </w:rPr>
        <w:t xml:space="preserve">. Minneapolis: University of Minnesota Press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,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79157B">
        <w:rPr>
          <w:rFonts w:ascii="Times New Roman" w:hAnsi="Times New Roman" w:cs="Times New Roman"/>
          <w:sz w:val="24"/>
          <w:szCs w:val="24"/>
        </w:rPr>
        <w:t xml:space="preserve"> 3(2):23-48. https://doi.org/10.15027/34134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&amp; Alexander Wiseman (eds.)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79157B">
        <w:rPr>
          <w:rFonts w:ascii="Times New Roman" w:hAnsi="Times New Roman" w:cs="Times New Roman"/>
          <w:sz w:val="24"/>
          <w:szCs w:val="24"/>
        </w:rPr>
        <w:t xml:space="preserve">, pp. 33-74. Oxford: Elsevier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. 2005. Pluralizing Anthropology,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79157B">
        <w:rPr>
          <w:rFonts w:ascii="Times New Roman" w:hAnsi="Times New Roman" w:cs="Times New Roman"/>
          <w:sz w:val="24"/>
          <w:szCs w:val="24"/>
        </w:rPr>
        <w:t xml:space="preserve"> 46(7):9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9157B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79157B">
        <w:rPr>
          <w:rFonts w:ascii="Times New Roman" w:hAnsi="Times New Roman" w:cs="Times New Roman"/>
          <w:sz w:val="24"/>
          <w:szCs w:val="24"/>
        </w:rPr>
        <w:t xml:space="preserve">, pp. 239-261. JCAS Symposium Series 14. Osaka: JCAS, National Museum of Ethnology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. 2021. Inequality in Learning Engagements Amid the COVID-19 Pandemic: A Comparative Study of Kenya, Uganda, and Malawi,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79157B">
        <w:rPr>
          <w:rFonts w:ascii="Times New Roman" w:hAnsi="Times New Roman" w:cs="Times New Roman"/>
          <w:sz w:val="24"/>
          <w:szCs w:val="24"/>
        </w:rPr>
        <w:t xml:space="preserve"> 12:4-18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Daniel N &amp;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. 2010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79157B">
        <w:rPr>
          <w:rFonts w:ascii="Times New Roman" w:hAnsi="Times New Roman" w:cs="Times New Roman"/>
          <w:sz w:val="24"/>
          <w:szCs w:val="24"/>
        </w:rPr>
        <w:t xml:space="preserve">. New York: Nova Science Publishers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Daniel N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&amp;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79157B">
        <w:rPr>
          <w:rFonts w:ascii="Times New Roman" w:hAnsi="Times New Roman" w:cs="Times New Roman"/>
          <w:sz w:val="24"/>
          <w:szCs w:val="24"/>
        </w:rPr>
        <w:t xml:space="preserve">, pp. 135-153. Brill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</w:t>
      </w:r>
      <w:proofErr w:type="spellStart"/>
      <w:r w:rsidRPr="0079157B">
        <w:rPr>
          <w:rFonts w:ascii="Times New Roman" w:hAnsi="Times New Roman" w:cs="Times New Roman"/>
          <w:sz w:val="24"/>
          <w:szCs w:val="24"/>
        </w:rPr>
        <w:t>ConsensusThe</w:t>
      </w:r>
      <w:proofErr w:type="spellEnd"/>
      <w:r w:rsidRPr="0079157B">
        <w:rPr>
          <w:rFonts w:ascii="Times New Roman" w:hAnsi="Times New Roman" w:cs="Times New Roman"/>
          <w:sz w:val="24"/>
          <w:szCs w:val="24"/>
        </w:rPr>
        <w:t xml:space="preserve"> United Nations University World Institute for Development Economics Research, Helsinki, http://www.wider.unu.edu/ stiglitz.htm (2001/1/15 </w:t>
      </w:r>
      <w:r w:rsidRPr="0079157B">
        <w:rPr>
          <w:rFonts w:ascii="Times New Roman" w:hAnsi="Times New Roman" w:cs="Times New Roman"/>
          <w:sz w:val="24"/>
          <w:szCs w:val="24"/>
        </w:rPr>
        <w:t>アクセス）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,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79157B">
        <w:rPr>
          <w:rFonts w:ascii="Times New Roman" w:hAnsi="Times New Roman" w:cs="Times New Roman"/>
          <w:sz w:val="24"/>
          <w:szCs w:val="24"/>
        </w:rPr>
        <w:t xml:space="preserve"> 9(2):49-62. 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United Nations. 2017. One Health, September 2017, http://www.who.int/features/qa/one-health/ (2022/12/6 </w:t>
      </w:r>
      <w:r w:rsidRPr="0079157B">
        <w:rPr>
          <w:rFonts w:ascii="Times New Roman" w:hAnsi="Times New Roman" w:cs="Times New Roman"/>
          <w:sz w:val="24"/>
          <w:szCs w:val="24"/>
        </w:rPr>
        <w:t>アクセス）</w:t>
      </w:r>
    </w:p>
    <w:p w:rsidR="0079157B" w:rsidRPr="0079157B" w:rsidRDefault="0079157B" w:rsidP="0079157B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9157B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79157B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79157B">
        <w:rPr>
          <w:rFonts w:ascii="Times New Roman" w:hAnsi="Times New Roman" w:cs="Times New Roman"/>
          <w:sz w:val="24"/>
          <w:szCs w:val="24"/>
        </w:rPr>
        <w:t xml:space="preserve">. New York: Oxford University Press. 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A499A" w:rsidRDefault="009A499A" w:rsidP="005604B0">
      <w:pPr>
        <w:spacing w:after="0" w:line="240" w:lineRule="auto"/>
      </w:pPr>
      <w:r>
        <w:separator/>
      </w:r>
    </w:p>
  </w:endnote>
  <w:endnote w:type="continuationSeparator" w:id="0">
    <w:p w:rsidR="009A499A" w:rsidRDefault="009A499A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A499A" w:rsidRDefault="009A499A" w:rsidP="005604B0">
      <w:pPr>
        <w:spacing w:after="0" w:line="240" w:lineRule="auto"/>
      </w:pPr>
      <w:r>
        <w:separator/>
      </w:r>
    </w:p>
  </w:footnote>
  <w:footnote w:type="continuationSeparator" w:id="0">
    <w:p w:rsidR="009A499A" w:rsidRDefault="009A499A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4FAJhLP0MtAAAA"/>
  </w:docVars>
  <w:rsids>
    <w:rsidRoot w:val="00172392"/>
    <w:rsid w:val="00021921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5E0E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A382F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57469"/>
    <w:rsid w:val="00490EA1"/>
    <w:rsid w:val="004A52B4"/>
    <w:rsid w:val="004A530E"/>
    <w:rsid w:val="004B0C20"/>
    <w:rsid w:val="004B14AB"/>
    <w:rsid w:val="004C2110"/>
    <w:rsid w:val="004E4AC5"/>
    <w:rsid w:val="004F145D"/>
    <w:rsid w:val="004F3115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157B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0258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A499A"/>
    <w:rsid w:val="009C11B5"/>
    <w:rsid w:val="009C6E5C"/>
    <w:rsid w:val="009D1682"/>
    <w:rsid w:val="009F1902"/>
    <w:rsid w:val="00A62917"/>
    <w:rsid w:val="00A642AF"/>
    <w:rsid w:val="00A82A17"/>
    <w:rsid w:val="00AA738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D24AC"/>
    <w:rsid w:val="00BD5F4D"/>
    <w:rsid w:val="00BF200A"/>
    <w:rsid w:val="00BF6DFA"/>
    <w:rsid w:val="00BF76AA"/>
    <w:rsid w:val="00C01FE1"/>
    <w:rsid w:val="00C143C8"/>
    <w:rsid w:val="00C33A7F"/>
    <w:rsid w:val="00C4457F"/>
    <w:rsid w:val="00C53BA8"/>
    <w:rsid w:val="00C563AA"/>
    <w:rsid w:val="00C60BB7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D3109"/>
    <w:rsid w:val="00CF0DCA"/>
    <w:rsid w:val="00CF12E0"/>
    <w:rsid w:val="00D05BA0"/>
    <w:rsid w:val="00D712A6"/>
    <w:rsid w:val="00D93519"/>
    <w:rsid w:val="00DC178B"/>
    <w:rsid w:val="00DD047F"/>
    <w:rsid w:val="00DD4294"/>
    <w:rsid w:val="00DE26AA"/>
    <w:rsid w:val="00DE2767"/>
    <w:rsid w:val="00E41A76"/>
    <w:rsid w:val="00E76B83"/>
    <w:rsid w:val="00EA1DFC"/>
    <w:rsid w:val="00EA44CC"/>
    <w:rsid w:val="00EA7270"/>
    <w:rsid w:val="00EC207C"/>
    <w:rsid w:val="00EE05F3"/>
    <w:rsid w:val="00EE4D86"/>
    <w:rsid w:val="00EF1704"/>
    <w:rsid w:val="00F10E08"/>
    <w:rsid w:val="00F3084A"/>
    <w:rsid w:val="00F57E73"/>
    <w:rsid w:val="00F61467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75C76DD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4</TotalTime>
  <Pages>4</Pages>
  <Words>6510</Words>
  <Characters>37108</Characters>
  <Application>Microsoft Office Word</Application>
  <DocSecurity>0</DocSecurity>
  <Lines>309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52</cp:revision>
  <dcterms:created xsi:type="dcterms:W3CDTF">2022-11-25T12:21:00Z</dcterms:created>
  <dcterms:modified xsi:type="dcterms:W3CDTF">2023-10-17T1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2Iowsgbc"/&gt;&lt;style id="http://www.zotero.org/styles/chicago-author-date-kyosei-ja" hasBibliography="1" bibliographyStyleHasBeenSet="1"/&gt;&lt;prefs&gt;&lt;pref name="fieldType" value="Field"/&gt;&lt;/prefs&gt;&lt;/data&gt;</vt:lpwstr>
  </property>
</Properties>
</file>